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3AD7" w:rsidRPr="008C3835" w:rsidRDefault="00C73AD7" w:rsidP="00C73AD7">
      <w:pPr>
        <w:ind w:firstLine="720"/>
        <w:jc w:val="center"/>
        <w:rPr>
          <w:rFonts w:ascii="Monotype Corsiva" w:hAnsi="Monotype Corsiva"/>
          <w:b/>
          <w:sz w:val="28"/>
          <w:szCs w:val="28"/>
        </w:rPr>
      </w:pPr>
      <w:bookmarkStart w:id="0" w:name="_Hlk142380218"/>
      <w:bookmarkStart w:id="1" w:name="_Hlk173832100"/>
      <w:bookmarkStart w:id="2" w:name="_Hlk173846008"/>
      <w:r w:rsidRPr="008C3835">
        <w:rPr>
          <w:rFonts w:ascii="Times New Roman" w:hAnsi="Times New Roman"/>
          <w:b/>
          <w:sz w:val="28"/>
          <w:szCs w:val="28"/>
        </w:rPr>
        <w:t>DESIGN AND SIMULATION OF A STAND-ALONE PV SYSTEM FOR A 3-BEDROOM FLAT IN APATA-YAKUBA USING PVSYST</w:t>
      </w:r>
    </w:p>
    <w:p w:rsidR="00C73AD7" w:rsidRDefault="00C73AD7" w:rsidP="00C73AD7">
      <w:pPr>
        <w:ind w:firstLine="720"/>
        <w:jc w:val="center"/>
        <w:rPr>
          <w:rFonts w:ascii="Monotype Corsiva" w:hAnsi="Monotype Corsiva"/>
          <w:b/>
          <w:sz w:val="40"/>
          <w:szCs w:val="40"/>
        </w:rPr>
      </w:pPr>
    </w:p>
    <w:p w:rsidR="00C73AD7" w:rsidRDefault="00C73AD7" w:rsidP="00C73AD7">
      <w:pPr>
        <w:ind w:firstLine="720"/>
        <w:jc w:val="center"/>
        <w:rPr>
          <w:rFonts w:ascii="Monotype Corsiva" w:hAnsi="Monotype Corsiva"/>
          <w:b/>
          <w:sz w:val="40"/>
          <w:szCs w:val="40"/>
        </w:rPr>
      </w:pPr>
      <w:r w:rsidRPr="00503B3C">
        <w:rPr>
          <w:rFonts w:ascii="Monotype Corsiva" w:hAnsi="Monotype Corsiva"/>
          <w:b/>
          <w:sz w:val="40"/>
          <w:szCs w:val="40"/>
        </w:rPr>
        <w:t>BY:</w:t>
      </w:r>
    </w:p>
    <w:p w:rsidR="00C73AD7" w:rsidRDefault="00C73AD7" w:rsidP="00C73AD7">
      <w:pPr>
        <w:ind w:firstLine="720"/>
        <w:jc w:val="center"/>
        <w:rPr>
          <w:rFonts w:ascii="Monotype Corsiva" w:hAnsi="Monotype Corsiva"/>
          <w:b/>
          <w:sz w:val="40"/>
          <w:szCs w:val="40"/>
        </w:rPr>
      </w:pPr>
    </w:p>
    <w:p w:rsidR="00C73AD7" w:rsidRDefault="00C73AD7" w:rsidP="00C73AD7">
      <w:pPr>
        <w:spacing w:after="0" w:line="240" w:lineRule="auto"/>
        <w:jc w:val="both"/>
        <w:rPr>
          <w:rFonts w:ascii="Times New Roman" w:hAnsi="Times New Roman" w:cs="Times New Roman"/>
          <w:b/>
          <w:bCs/>
          <w:sz w:val="28"/>
          <w:szCs w:val="28"/>
        </w:rPr>
      </w:pPr>
    </w:p>
    <w:p w:rsidR="008B721F" w:rsidRDefault="008B721F" w:rsidP="00C73AD7">
      <w:pPr>
        <w:spacing w:after="0" w:line="240" w:lineRule="auto"/>
        <w:jc w:val="both"/>
        <w:rPr>
          <w:rFonts w:ascii="Times New Roman" w:hAnsi="Times New Roman" w:cs="Times New Roman"/>
          <w:b/>
          <w:bCs/>
          <w:sz w:val="28"/>
          <w:szCs w:val="28"/>
        </w:rPr>
      </w:pPr>
    </w:p>
    <w:p w:rsidR="008B721F" w:rsidRPr="000B6809" w:rsidRDefault="008B721F" w:rsidP="00C73AD7">
      <w:pPr>
        <w:spacing w:after="0" w:line="240" w:lineRule="auto"/>
        <w:jc w:val="both"/>
        <w:rPr>
          <w:rFonts w:ascii="Times New Roman" w:hAnsi="Times New Roman" w:cs="Times New Roman"/>
          <w:b/>
          <w:bCs/>
          <w:sz w:val="28"/>
          <w:szCs w:val="28"/>
        </w:rPr>
      </w:pPr>
    </w:p>
    <w:p w:rsidR="001F2AAA" w:rsidRDefault="001F2AAA" w:rsidP="001F2AA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AHEED MARIAM GBEMISOLA</w:t>
      </w:r>
    </w:p>
    <w:p w:rsidR="001F2AAA" w:rsidRPr="001F2AAA" w:rsidRDefault="001F2AAA" w:rsidP="001F2AAA">
      <w:pPr>
        <w:spacing w:after="0" w:line="240" w:lineRule="auto"/>
        <w:jc w:val="center"/>
        <w:rPr>
          <w:rFonts w:ascii="Times New Roman" w:hAnsi="Times New Roman" w:cs="Times New Roman"/>
          <w:b/>
          <w:sz w:val="24"/>
          <w:szCs w:val="24"/>
        </w:rPr>
      </w:pPr>
      <w:r w:rsidRPr="001F2AAA">
        <w:rPr>
          <w:rFonts w:ascii="Times New Roman" w:hAnsi="Times New Roman" w:cs="Times New Roman"/>
          <w:b/>
          <w:sz w:val="24"/>
          <w:szCs w:val="24"/>
        </w:rPr>
        <w:t>ND/23/SLT/PT/0367</w:t>
      </w:r>
    </w:p>
    <w:p w:rsidR="00670EDD" w:rsidRDefault="00670EDD" w:rsidP="00C73AD7">
      <w:pPr>
        <w:spacing w:after="0" w:line="240" w:lineRule="auto"/>
        <w:jc w:val="center"/>
        <w:rPr>
          <w:rFonts w:ascii="Times New Roman" w:hAnsi="Times New Roman" w:cs="Times New Roman"/>
          <w:sz w:val="24"/>
          <w:szCs w:val="24"/>
        </w:rPr>
      </w:pPr>
    </w:p>
    <w:p w:rsidR="001B6464" w:rsidRDefault="001B6464" w:rsidP="00C73AD7">
      <w:pPr>
        <w:spacing w:after="0" w:line="240" w:lineRule="auto"/>
        <w:jc w:val="center"/>
        <w:rPr>
          <w:rFonts w:ascii="Times New Roman" w:hAnsi="Times New Roman" w:cs="Times New Roman"/>
          <w:sz w:val="24"/>
          <w:szCs w:val="24"/>
        </w:rPr>
      </w:pPr>
    </w:p>
    <w:p w:rsidR="00C73AD7" w:rsidRDefault="00C73AD7" w:rsidP="00C73AD7">
      <w:pPr>
        <w:spacing w:after="0" w:line="240" w:lineRule="auto"/>
        <w:jc w:val="center"/>
        <w:rPr>
          <w:rFonts w:ascii="Eras Light ITC" w:hAnsi="Eras Light ITC"/>
          <w:b/>
          <w:sz w:val="24"/>
          <w:szCs w:val="24"/>
        </w:rPr>
      </w:pPr>
    </w:p>
    <w:p w:rsidR="00C73AD7" w:rsidRDefault="00C73AD7" w:rsidP="00C73AD7">
      <w:pPr>
        <w:spacing w:after="0" w:line="240" w:lineRule="auto"/>
        <w:jc w:val="center"/>
        <w:rPr>
          <w:rFonts w:ascii="Eras Light ITC" w:hAnsi="Eras Light ITC"/>
          <w:b/>
          <w:sz w:val="24"/>
          <w:szCs w:val="24"/>
        </w:rPr>
      </w:pPr>
    </w:p>
    <w:p w:rsidR="00C73AD7" w:rsidRDefault="00C73AD7" w:rsidP="00C73AD7">
      <w:pPr>
        <w:spacing w:after="0" w:line="240" w:lineRule="auto"/>
        <w:jc w:val="center"/>
        <w:rPr>
          <w:rFonts w:ascii="Eras Light ITC" w:hAnsi="Eras Light ITC"/>
          <w:b/>
          <w:sz w:val="24"/>
          <w:szCs w:val="24"/>
        </w:rPr>
      </w:pPr>
    </w:p>
    <w:p w:rsidR="00C73AD7" w:rsidRPr="00CB0F6A" w:rsidRDefault="00C73AD7" w:rsidP="00C73AD7">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C73AD7" w:rsidRPr="00CB0F6A" w:rsidRDefault="00C73AD7" w:rsidP="00C73AD7">
      <w:pPr>
        <w:pStyle w:val="NoSpacing"/>
        <w:jc w:val="center"/>
        <w:rPr>
          <w:rFonts w:ascii="Algerian" w:hAnsi="Algerian"/>
          <w:b/>
          <w:sz w:val="26"/>
          <w:szCs w:val="28"/>
        </w:rPr>
      </w:pPr>
    </w:p>
    <w:p w:rsidR="00C73AD7" w:rsidRPr="00CB0F6A" w:rsidRDefault="00C73AD7" w:rsidP="00C73AD7">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C73AD7" w:rsidRPr="00E707F4" w:rsidRDefault="00C73AD7" w:rsidP="00C73AD7">
      <w:pPr>
        <w:spacing w:line="240" w:lineRule="auto"/>
        <w:rPr>
          <w:rFonts w:ascii="Monotype Corsiva" w:hAnsi="Monotype Corsiva" w:cs="Tahoma"/>
          <w:b/>
          <w:sz w:val="2"/>
        </w:rPr>
      </w:pPr>
    </w:p>
    <w:p w:rsidR="00C73AD7" w:rsidRDefault="00C73AD7" w:rsidP="00C73AD7">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C73AD7" w:rsidRDefault="00C73AD7" w:rsidP="00C73AD7">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0015743B">
        <w:rPr>
          <w:rFonts w:ascii="Bookman Old Style" w:hAnsi="Bookman Old Style" w:cs="Tahoma"/>
          <w:b/>
          <w:sz w:val="32"/>
          <w:szCs w:val="32"/>
        </w:rPr>
        <w:t xml:space="preserve"> </w:t>
      </w:r>
      <w:r w:rsidRPr="000A5A95">
        <w:rPr>
          <w:rFonts w:ascii="Bookman Old Style" w:hAnsi="Bookman Old Style" w:cs="Tahoma"/>
          <w:b/>
          <w:sz w:val="32"/>
          <w:szCs w:val="32"/>
        </w:rPr>
        <w:t>Ibrahim B. B</w:t>
      </w:r>
    </w:p>
    <w:p w:rsidR="00C73AD7" w:rsidRDefault="00C73AD7" w:rsidP="00C73AD7">
      <w:pPr>
        <w:spacing w:after="0" w:line="240" w:lineRule="auto"/>
        <w:ind w:left="4320" w:firstLine="720"/>
        <w:jc w:val="center"/>
        <w:rPr>
          <w:rFonts w:ascii="Monotype Corsiva" w:hAnsi="Monotype Corsiva" w:cs="Tahoma"/>
          <w:b/>
          <w:sz w:val="30"/>
        </w:rPr>
      </w:pPr>
    </w:p>
    <w:p w:rsidR="00C73AD7" w:rsidRPr="00B62499" w:rsidRDefault="00C73AD7" w:rsidP="00C73AD7">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bookmarkStart w:id="3" w:name="_GoBack"/>
      <w:bookmarkEnd w:id="3"/>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1C57CA" w:rsidRDefault="00EE788B" w:rsidP="00C73AD7">
      <w:pPr>
        <w:spacing w:line="276" w:lineRule="auto"/>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inline distT="0" distB="0" distL="0" distR="0">
            <wp:extent cx="5943600" cy="4457700"/>
            <wp:effectExtent l="0" t="742950" r="0" b="723900"/>
            <wp:docPr id="17" name="Picture 8" descr="C:\Users\USER\Downloads\WhatsApp Image 2025-10-06 at 2.00.51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wnloads\WhatsApp Image 2025-10-06 at 2.00.51 PM.jpeg"/>
                    <pic:cNvPicPr>
                      <a:picLocks noChangeAspect="1" noChangeArrowheads="1"/>
                    </pic:cNvPicPr>
                  </pic:nvPicPr>
                  <pic:blipFill>
                    <a:blip r:embed="rId7"/>
                    <a:srcRect/>
                    <a:stretch>
                      <a:fillRect/>
                    </a:stretch>
                  </pic:blipFill>
                  <pic:spPr bwMode="auto">
                    <a:xfrm rot="5400000">
                      <a:off x="0" y="0"/>
                      <a:ext cx="5943600" cy="4457700"/>
                    </a:xfrm>
                    <a:prstGeom prst="rect">
                      <a:avLst/>
                    </a:prstGeom>
                    <a:noFill/>
                    <a:ln w="9525">
                      <a:noFill/>
                      <a:miter lim="800000"/>
                      <a:headEnd/>
                      <a:tailEnd/>
                    </a:ln>
                  </pic:spPr>
                </pic:pic>
              </a:graphicData>
            </a:graphic>
          </wp:inline>
        </w:drawing>
      </w: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t>DEDICATION</w:t>
      </w:r>
    </w:p>
    <w:p w:rsidR="00C73AD7" w:rsidRPr="001E31B2" w:rsidRDefault="00C73AD7" w:rsidP="00C73AD7">
      <w:pPr>
        <w:spacing w:line="360" w:lineRule="auto"/>
        <w:rPr>
          <w:rFonts w:ascii="Times New Roman" w:hAnsi="Times New Roman" w:cs="Times New Roman"/>
          <w:sz w:val="24"/>
          <w:szCs w:val="24"/>
        </w:rPr>
      </w:pPr>
      <w:r>
        <w:rPr>
          <w:rFonts w:ascii="Times New Roman" w:hAnsi="Times New Roman" w:cs="Times New Roman"/>
          <w:sz w:val="24"/>
          <w:szCs w:val="24"/>
        </w:rPr>
        <w:t>I</w:t>
      </w:r>
      <w:r w:rsidRPr="001E31B2">
        <w:rPr>
          <w:rFonts w:ascii="Times New Roman" w:hAnsi="Times New Roman" w:cs="Times New Roman"/>
          <w:sz w:val="24"/>
          <w:szCs w:val="24"/>
        </w:rPr>
        <w:t xml:space="preserve"> 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Pr="001E31B2" w:rsidRDefault="00C73AD7" w:rsidP="00C73AD7">
      <w:pPr>
        <w:jc w:val="center"/>
        <w:rPr>
          <w:rFonts w:ascii="Times New Roman" w:hAnsi="Times New Roman" w:cs="Times New Roman"/>
          <w:b/>
          <w:sz w:val="24"/>
          <w:szCs w:val="24"/>
        </w:rPr>
      </w:pPr>
      <w:r w:rsidRPr="001E31B2">
        <w:rPr>
          <w:rFonts w:ascii="Times New Roman" w:hAnsi="Times New Roman" w:cs="Times New Roman"/>
          <w:b/>
          <w:sz w:val="24"/>
          <w:szCs w:val="24"/>
        </w:rPr>
        <w:t>ACKNOWLEDGEMENT</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2E55D9">
        <w:rPr>
          <w:rFonts w:ascii="Times New Roman" w:hAnsi="Times New Roman" w:cs="Times New Roman"/>
          <w:sz w:val="24"/>
          <w:szCs w:val="24"/>
        </w:rPr>
        <w:t xml:space="preserve"> 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C73AD7" w:rsidRPr="002E55D9" w:rsidRDefault="00C73AD7" w:rsidP="00C73AD7">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I</w:t>
      </w:r>
      <w:r w:rsidRPr="002E55D9">
        <w:rPr>
          <w:rFonts w:ascii="Times New Roman" w:hAnsi="Times New Roman" w:cs="Times New Roman"/>
          <w:sz w:val="24"/>
          <w:szCs w:val="24"/>
        </w:rPr>
        <w:t xml:space="preserve"> appreciate </w:t>
      </w:r>
      <w:r>
        <w:rPr>
          <w:rFonts w:ascii="Times New Roman" w:hAnsi="Times New Roman" w:cs="Times New Roman"/>
          <w:sz w:val="24"/>
          <w:szCs w:val="24"/>
        </w:rPr>
        <w:t>my</w:t>
      </w:r>
      <w:r w:rsidRPr="002E55D9">
        <w:rPr>
          <w:rFonts w:ascii="Times New Roman" w:hAnsi="Times New Roman" w:cs="Times New Roman"/>
          <w:sz w:val="24"/>
          <w:szCs w:val="24"/>
        </w:rPr>
        <w:t xml:space="preserve"> precious parents for their moral and financial support, May Almighty God continue to shower his mercy and blessing on them (AMIN).</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Pr="002E55D9">
        <w:rPr>
          <w:rFonts w:ascii="Times New Roman" w:hAnsi="Times New Roman" w:cs="Times New Roman"/>
          <w:sz w:val="24"/>
          <w:szCs w:val="24"/>
        </w:rPr>
        <w:t xml:space="preserve"> profound gratitude goes to </w:t>
      </w:r>
      <w:r>
        <w:rPr>
          <w:rFonts w:ascii="Times New Roman" w:hAnsi="Times New Roman" w:cs="Times New Roman"/>
          <w:sz w:val="24"/>
          <w:szCs w:val="24"/>
        </w:rPr>
        <w:t>my</w:t>
      </w:r>
      <w:r w:rsidRPr="002E55D9">
        <w:rPr>
          <w:rFonts w:ascii="Times New Roman" w:hAnsi="Times New Roman" w:cs="Times New Roman"/>
          <w:sz w:val="24"/>
          <w:szCs w:val="24"/>
        </w:rPr>
        <w:t xml:space="preserve"> amiable supervisor Dr.</w:t>
      </w:r>
      <w:r>
        <w:rPr>
          <w:rFonts w:ascii="Times New Roman" w:hAnsi="Times New Roman" w:cs="Times New Roman"/>
          <w:sz w:val="24"/>
          <w:szCs w:val="24"/>
        </w:rPr>
        <w:t xml:space="preserve"> IBRAHIMB</w:t>
      </w:r>
      <w:r w:rsidRPr="002E55D9">
        <w:rPr>
          <w:rFonts w:ascii="Times New Roman" w:hAnsi="Times New Roman" w:cs="Times New Roman"/>
          <w:sz w:val="24"/>
          <w:szCs w:val="24"/>
        </w:rPr>
        <w:t>.</w:t>
      </w:r>
      <w:r>
        <w:rPr>
          <w:rFonts w:ascii="Times New Roman" w:hAnsi="Times New Roman" w:cs="Times New Roman"/>
          <w:sz w:val="24"/>
          <w:szCs w:val="24"/>
        </w:rPr>
        <w:t>B</w:t>
      </w:r>
      <w:r w:rsidRPr="002E55D9">
        <w:rPr>
          <w:rFonts w:ascii="Times New Roman" w:hAnsi="Times New Roman" w:cs="Times New Roman"/>
          <w:sz w:val="24"/>
          <w:szCs w:val="24"/>
        </w:rPr>
        <w:t xml:space="preserve">, who has always been there for </w:t>
      </w:r>
      <w:r>
        <w:rPr>
          <w:rFonts w:ascii="Times New Roman" w:hAnsi="Times New Roman" w:cs="Times New Roman"/>
          <w:sz w:val="24"/>
          <w:szCs w:val="24"/>
        </w:rPr>
        <w:t>me</w:t>
      </w:r>
      <w:r w:rsidRPr="002E55D9">
        <w:rPr>
          <w:rFonts w:ascii="Times New Roman" w:hAnsi="Times New Roman" w:cs="Times New Roman"/>
          <w:sz w:val="24"/>
          <w:szCs w:val="24"/>
        </w:rPr>
        <w:t xml:space="preserve"> as a mentor despite his tight official schedules, we pray almighty God continue to bless you (AMIN).    </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2E55D9">
        <w:rPr>
          <w:rFonts w:ascii="Times New Roman" w:hAnsi="Times New Roman" w:cs="Times New Roman"/>
          <w:sz w:val="24"/>
          <w:szCs w:val="24"/>
        </w:rPr>
        <w:t xml:space="preserve"> 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8734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8734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w:t>
      </w:r>
      <w:r>
        <w:rPr>
          <w:rFonts w:ascii="Times New Roman" w:hAnsi="Times New Roman" w:cs="Times New Roman"/>
          <w:sz w:val="24"/>
          <w:szCs w:val="24"/>
        </w:rPr>
        <w:t>my</w:t>
      </w:r>
      <w:r w:rsidRPr="002E55D9">
        <w:rPr>
          <w:rFonts w:ascii="Times New Roman" w:hAnsi="Times New Roman" w:cs="Times New Roman"/>
          <w:sz w:val="24"/>
          <w:szCs w:val="24"/>
        </w:rPr>
        <w:t xml:space="preserve"> friends who stood by </w:t>
      </w:r>
      <w:r>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bookmarkEnd w:id="0"/>
    <w:p w:rsidR="00C73AD7" w:rsidRPr="00090017" w:rsidRDefault="00C73AD7" w:rsidP="00C73AD7">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t>TABLE OF CONTENTS</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C73AD7" w:rsidRPr="00E23FE7" w:rsidRDefault="00C73AD7" w:rsidP="00C73AD7">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1 INTRODU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2 STATEMENT OF PROBLREM</w:t>
      </w:r>
    </w:p>
    <w:p w:rsidR="00C73AD7" w:rsidRPr="00BA5366" w:rsidRDefault="00C73AD7" w:rsidP="00C73AD7">
      <w:pPr>
        <w:numPr>
          <w:ilvl w:val="1"/>
          <w:numId w:val="1"/>
        </w:num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AIMS AND OBJECTIVES</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4 SIGNIFICANT OF STUDY</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WO: LITERATURE REVIEW</w:t>
      </w:r>
    </w:p>
    <w:p w:rsidR="00C73AD7" w:rsidRPr="00BA5366" w:rsidRDefault="00C73AD7" w:rsidP="00C73AD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w:t>
      </w:r>
      <w:r w:rsidRPr="00BA5366">
        <w:rPr>
          <w:rFonts w:ascii="Times New Roman" w:hAnsi="Times New Roman" w:cs="Times New Roman"/>
          <w:sz w:val="24"/>
          <w:szCs w:val="24"/>
          <w:lang w:val="en-US"/>
        </w:rPr>
        <w:t xml:space="preserve"> INTRODU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1 REVIEW OF PREVIOUS STUDY</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2 TYPES OF PV SYSTEM</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HREE: RESEARCH METHODOLOGY</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1 DESCRIPTION OF THE STUDY AREA</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2 INSTRUMENTATION(DATA COLLE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lastRenderedPageBreak/>
        <w:t>3.3 PVSYST SOFTWARE</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 xml:space="preserve">CHAPTER FOUR: RESULTS AND DISCUSSION </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1 SUMMARY OF LOADS</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2 SYSTEM ENERGY YIELD</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FIVE</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1 CONCLUS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2 RECOMMENDATIONS</w:t>
      </w:r>
    </w:p>
    <w:p w:rsidR="00C73AD7" w:rsidRPr="000869BD" w:rsidRDefault="00C73AD7" w:rsidP="00C73AD7">
      <w:pPr>
        <w:spacing w:line="360" w:lineRule="auto"/>
        <w:jc w:val="both"/>
        <w:rPr>
          <w:rFonts w:ascii="Times New Roman" w:hAnsi="Times New Roman" w:cs="Times New Roman"/>
          <w:b/>
          <w:bCs/>
          <w:sz w:val="24"/>
          <w:szCs w:val="24"/>
          <w:lang w:val="en-US"/>
        </w:rPr>
      </w:pPr>
      <w:r w:rsidRPr="000869BD">
        <w:rPr>
          <w:rFonts w:ascii="Times New Roman" w:hAnsi="Times New Roman" w:cs="Times New Roman"/>
          <w:sz w:val="24"/>
          <w:szCs w:val="24"/>
          <w:lang w:val="en-US"/>
        </w:rPr>
        <w:t>REFRENCES</w:t>
      </w: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Pr="001E31B2" w:rsidRDefault="00C73AD7" w:rsidP="00C73AD7">
      <w:pPr>
        <w:jc w:val="center"/>
        <w:rPr>
          <w:rFonts w:ascii="Times New Roman" w:hAnsi="Times New Roman" w:cs="Times New Roman"/>
          <w:b/>
          <w:sz w:val="24"/>
          <w:szCs w:val="24"/>
        </w:rPr>
      </w:pPr>
      <w:r w:rsidRPr="001E31B2">
        <w:rPr>
          <w:rFonts w:ascii="Times New Roman" w:hAnsi="Times New Roman" w:cs="Times New Roman"/>
          <w:b/>
          <w:sz w:val="24"/>
          <w:szCs w:val="24"/>
        </w:rPr>
        <w:t>ABSTRACT</w:t>
      </w:r>
    </w:p>
    <w:p w:rsidR="00C73AD7" w:rsidRPr="008C3835" w:rsidRDefault="00C73AD7" w:rsidP="00C73AD7">
      <w:pPr>
        <w:spacing w:line="240" w:lineRule="auto"/>
        <w:jc w:val="both"/>
        <w:rPr>
          <w:rFonts w:ascii="Times New Roman" w:hAnsi="Times New Roman" w:cs="Times New Roman"/>
          <w:bCs/>
          <w:i/>
          <w:sz w:val="24"/>
          <w:szCs w:val="24"/>
          <w:lang w:val="en-US"/>
        </w:rPr>
      </w:pPr>
      <w:r w:rsidRPr="008C3835">
        <w:rPr>
          <w:rFonts w:ascii="Times New Roman" w:hAnsi="Times New Roman" w:cs="Times New Roman"/>
          <w:bCs/>
          <w:i/>
          <w:sz w:val="24"/>
          <w:szCs w:val="24"/>
          <w:lang w:val="en-US"/>
        </w:rPr>
        <w:t>This study focuses on the design and simulation of a standalone photovoltaic (PV) system for a 3-bedroom flat located in Apata-Yakuba using PVSyst software. The objective is to provide a sustainable and reliable energy solution to meet the residential energy demands of the flat. The objective is to provide a sustainable and reliable energy solution to meet the residential energy demands of the flat. The methodology involve a detailed analysis of the energy consumption pattern, solar resource assessment of the location, and system component selection, including PV modules, inverters and battery storage.Solar energy has incredible potential to power our daily lives. Researchers suggest that the amount of sunlight that strikes the Earth's surface in an hour and a half is enough to handle the entire world's energy consumption for a full year. Solar power system is one of the best renewable energy technology which is not only cost effective but environment friendly as well. For my research, I have suggested methodologies that may be applicable to other off grid applications. I will be explaining design methodology using an example of an off-grid bus shelter. Off-grid or standalone systems can be defined as independent systems that are not connected to any electrical grid. These come in different sizes and are mostly used in location where there is little access to grid infrastructure. The off-grid bus shelter project will completely depend on the solar energy i.e. solar photovoltaic  will harvest electricity to supply the devices such as lighting LED, Wi-Fi router and advertising billboard. A battery backup would be used as a continuous power supply in case of the worst weather.The results indicate that a well-designed standalone PV system can efficiently cater to the energy needs of the 3-bedroom flat, offering a viable alternative to conventional energy sources.</w:t>
      </w: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Cs/>
          <w:sz w:val="24"/>
          <w:szCs w:val="24"/>
          <w:lang w:val="en-US"/>
        </w:rPr>
        <w:sectPr w:rsidR="00C73AD7" w:rsidRPr="00090017" w:rsidSect="00B6363D">
          <w:footerReference w:type="even" r:id="rId8"/>
          <w:footerReference w:type="default" r:id="rId9"/>
          <w:footerReference w:type="first" r:id="rId10"/>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C73AD7" w:rsidRPr="00090017" w:rsidRDefault="00C73AD7" w:rsidP="00C73AD7">
      <w:pPr>
        <w:spacing w:line="360" w:lineRule="auto"/>
        <w:jc w:val="both"/>
        <w:rPr>
          <w:rFonts w:ascii="Times New Roman" w:hAnsi="Times New Roman" w:cs="Times New Roman"/>
          <w:bCs/>
          <w:sz w:val="24"/>
          <w:szCs w:val="24"/>
          <w:lang w:val="en-US"/>
        </w:rPr>
        <w:sectPr w:rsidR="00C73AD7" w:rsidRPr="00090017" w:rsidSect="00B6363D">
          <w:type w:val="continuous"/>
          <w:pgSz w:w="12240" w:h="15840"/>
          <w:pgMar w:top="1440" w:right="1440" w:bottom="1440" w:left="1440" w:header="720" w:footer="720" w:gutter="0"/>
          <w:pgNumType w:fmt="lowerRoman"/>
          <w:cols w:space="720"/>
          <w:titlePg/>
          <w:docGrid w:linePitch="360"/>
        </w:sectPr>
      </w:pPr>
    </w:p>
    <w:p w:rsidR="00C73AD7" w:rsidRPr="00090017" w:rsidRDefault="00C73AD7" w:rsidP="00C73AD7">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bookmarkEnd w:id="1"/>
    <w:p w:rsidR="00C73AD7" w:rsidRPr="00BA5366" w:rsidRDefault="00C73AD7" w:rsidP="00C73AD7">
      <w:pPr>
        <w:spacing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1.1 </w:t>
      </w:r>
      <w:r w:rsidRPr="00BA5366">
        <w:rPr>
          <w:rFonts w:ascii="Times New Roman" w:hAnsi="Times New Roman" w:cs="Times New Roman"/>
          <w:b/>
          <w:sz w:val="24"/>
          <w:szCs w:val="24"/>
          <w:lang w:val="en-US"/>
        </w:rPr>
        <w:t>INT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s. </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Electricity is an essential part of our way of life. Most of the electricity is currently provided from the conventional thermal or hydro power stations. With the growing concern about the greenhouse gas emission and other environmental issues the renewable energy technologies such as photovoltaic cells are increasingly being recommended for electricity production. In this paper, the simulation of a grid-connected solar photovoltaic system is presented with the use of the computer software package Pvsyst and their performance was evaluated. The performance ratio and the various types of power losses (temperature, internal network, power electronics) are calculated. From the results, the viability of installing 1 MW solar photo voltaic (PV) power plant is discussed at geographical location shapur, Gujarat","author":[{"dropping-particle":"V","family":"Ramoliya","given":"Jaydeep","non-dropping-particle":"","parse-names":false,"suffix":""}],"container-title":"JETIR1502036 Journal of Emerging Technologies and Innovative Research","id":"ITEM-1","issue":"2","issued":{"date-parts":[["2015"]]},"page":"372-378","title":"Performance Evaluation of Grid-connected Solar Photovoltaic plant using PVSYST Software","type":"article-journal","volume":"2"},"uris":["http://www.mendeley.com/documents/?uuid=5fbe23eb-0dc2-42c6-93c2-7200d4ffcbd1"]}],"mendeley":{"formattedCitation":"(Ramoliya, 2015)","plainTextFormattedCitation":"(Ramoliya, 2015)","previouslyFormattedCitation":"(Ramoliya, 2015)"},"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Ramoliya, 2015)</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PV cells convert sunlight-based energy straightforwardly into power. They include a few sunlight’s based boards that permit global horizontal irradiance (GHI) to be changed over straightforwardly into power.</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12691/ajer-9-1-4","author":[{"dropping-particle":"","family":"Alabdali","given":"Qasim A","non-dropping-particle":"","parse-names":false,"suffix":""},{"dropping-particle":"","family":"Nahhas","given":"Ahmed M","non-dropping-particle":"","parse-names":false,"suffix":""}],"container-title":"American Journal of Energy Research, 2021","id":"ITEM-1","issue":"1","issued":{"date-parts":[["2021"]]},"page":"30-44","title":"Simulation Study of Grid Connected Photovoltaic System Using PVsyst Software : Analytical Study for Yanbu and Rabigh Regions in Saudi Arabia","type":"article-journal","volume":"9"},"uris":["http://www.mendeley.com/documents/?uuid=2640de65-c539-41e7-9eb4-44b6dbac9ecb"]}],"mendeley":{"formattedCitation":"(Alabdali &amp; Nahhas, 2021)","plainTextFormattedCitation":"(Alabdali &amp; Nahhas, 2021)"},"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labdali &amp; Nahhas, 2021)</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id":"ITEM-1","issued":{"date-parts":[["2021"]]},"page":"634-649","title":"Design and Simulation of a Standalone PV System for a Mosque in NEOM City","type":"article-journal"},"uris":["http://www.mendeley.com/documents/?uuid=0a5a0eea-1a7d-44c6-9707-576820e020d2"]}],"mendeley":{"formattedCitation":"(Alzahrani et al., 2021)","plainTextFormattedCitation":"(Alzahrani et al., 2021)","previouslyFormattedCitation":"(Alzahrani et al., 2021)"},"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lzahrani et al., 2021)</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Energy consumption is on a permanent rise and it is becoming increasingly concentrated in cities. Cities host about the 80% of the European population and consequently represent the 75% of the total energy demand and CO</w:t>
      </w:r>
      <w:r w:rsidRPr="00BA5366">
        <w:rPr>
          <w:rFonts w:ascii="Times New Roman" w:hAnsi="Times New Roman" w:cs="Times New Roman"/>
          <w:bCs/>
          <w:sz w:val="24"/>
          <w:szCs w:val="24"/>
          <w:vertAlign w:val="subscript"/>
          <w:lang w:val="en-US"/>
        </w:rPr>
        <w:t>2</w:t>
      </w:r>
      <w:r w:rsidRPr="00BA5366">
        <w:rPr>
          <w:rFonts w:ascii="Times New Roman" w:hAnsi="Times New Roman" w:cs="Times New Roman"/>
          <w:bCs/>
          <w:sz w:val="24"/>
          <w:szCs w:val="24"/>
          <w:lang w:val="en-US"/>
        </w:rPr>
        <w:t xml:space="preserve"> emissions.</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Energy consumption is on a permanent rise and it is becoming increasingly concentrated in cities. Hence, cities have to work on saving energy and being more efficient by finding sources with great potential to produce their own energy and implanting the correct policies. Photovoltaics is the renewable energy technology with the higher potential in the urban context and Sweden is highly committed on its investment since it is the less developed renewable source in the country. The aim of the thesis is to compare two methodologies and determine which one is better or gives more relevant information for this kind of studies in order to evaluate how good a solar map is. For doing this, the first step is to create a solar map to have a general idea about the solar potential and to know which roofs are more suitable to install PV systems. This is made with LiDAR data using ArcGIS and SEES software. After that, another study on the quantity of solar power that could be obtained from those roofs will be performed using PVsyst, where it is possible to develop an entire PV system installation and obtain more exhaust results on energy production and shadowing. Four buildings are going to be evaluated, two public ones located in Gävle city centre (Library and Concert House) and two residential ones located in Sätra. Factors such as the optimal tilt, the best azimuth angle and the distance between panel rows are dimensioned in order to reduce shading loss and improve the performance ratio of the system in PVsyst. The final system is defined with 10° tilt, south orientation (0° azimuth), 1.5meters distance between rows and modules in strings of 9 panels connected in series for the four buildings. The simulated production from the best alternative is compared with the solar map results. Since the solar map contains information about total yearly irradiation, the energy production is obtained by means of visual exploration of the results combined with simple calculations that include GCR and system efficiency. The results show that a solar map is a reliable tool to obtain a general estimation of the solar potential in buildings but it is necessary to first identify its limitations and be able to filter the results. On the other hand, PVsyst software allows making several simulations and eases to obtain a PV system in a building or structure with detailed results of the system components. It can be concluded that since the PVsyst only allows to work with specific buildi…","author":[{"dropping-particle":"","family":"Amigó","given":"Laura Pérez","non-dropping-particle":"","parse-names":false,"suffix":""}],"id":"ITEM-1","issue":"June","issued":{"date-parts":[["2016"]]},"title":"Solar Potential Assessment: Comparison Using LiDAR Data and PVsyst","type":"article-journal"},"uris":["http://www.mendeley.com/documents/?uuid=dbc0e951-9a22-48ed-9d61-2e292db7171a"]}],"mendeley":{"formattedCitation":"(Amigó, 2016)","plainTextFormattedCitation":"(Amigó, 2016)","previouslyFormattedCitation":"(Amigó, 2016)"},"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migó, 2016)</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http://www.mendeley.com/documents/?uuid=e69343f9-33fc-457f-8840-25a1bd040834"]}],"mendeley":{"formattedCitation":"(Changkakati et al., 2020)","plainTextFormattedCitation":"(Changkakati et al., 2020)","previouslyFormattedCitation":"(Changkakati et al., 2020)"},"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Changkakati et al., 2020)</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id":"ITEM-1","issue":"2","issued":{"date-parts":[["2017"]]},"page":"92-96","title":"Design of Grid Connected PV System Using Pvsyst","type":"article","volume":"9"},"uris":["http://www.mendeley.com/documents/?uuid=ef88c67b-4e58-443a-8b45-847313e81f97"]}],"mendeley":{"formattedCitation":"(Srivastava &amp; Giri, 2017)","plainTextFormattedCitation":"(Srivastava &amp; Giri, 2017)","previouslyFormattedCitation":"(Srivastava &amp; Giri, 2017)"},"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Srivastava &amp; Giri, 2017)</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xml:space="preserv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his can be realized through effective and sustained research and technological advancement which will help in boosting the harvesting and harnessing of the solar energy wherever there is </w:t>
      </w:r>
      <w:r w:rsidRPr="00BA5366">
        <w:rPr>
          <w:rFonts w:ascii="Times New Roman" w:hAnsi="Times New Roman" w:cs="Times New Roman"/>
          <w:bCs/>
          <w:sz w:val="24"/>
          <w:szCs w:val="24"/>
          <w:lang w:val="en-US"/>
        </w:rPr>
        <w:lastRenderedPageBreak/>
        <w:t xml:space="preserve">sufficient sunlight. Study has recommended that the solar energy received at Earth's atmosphere is approximately 342 W m−2, which about 30% is scattered or reflected back to space, while about 70% (239 W m−2) of the energy remains to be harvested. </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 but considering the tolerance or safety factor an inverter capacity of 2.5kW is adopted. … PV installation at Bayelsa State The same component sizing of Figure 6was adopted for PV installation in Sokoto State but the warning message from the PVSyst software was that “the PV …","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2a49eabf-6713-43cd-8b08-6bcc5dd41a38"]}],"mendeley":{"formattedCitation":"(Okon, 2020)","plainTextFormattedCitation":"(Okon, 2020)","previouslyFormattedCitation":"(Okon, 2020)"},"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Okon, 2020)</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One of the most basic need of life is energy. It is critical for the development and improvement of a society. Electrical energy among the various types of energy, has a significant impact on how a society operates</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 FEB 2022 | IRE Journals |","id":"ITEM-1","issue":"8","issued":{"date-parts":[["2022"]]},"page":"221-229","title":"Design And Simulation Of 500kw Grid Connected PV System for Faculty of Engineering , Rivers State University Using Pvsyst Software","type":"article-journal","volume":"55"},"uris":["http://www.mendeley.com/documents/?uuid=b34cc8bc-5b5f-4354-a287-14e665d39a69"]}],"mendeley":{"formattedCitation":"(Design, 2022)","plainTextFormattedCitation":"(Design, 2022)","previouslyFormattedCitation":"(Design, 2022)"},"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Design, 2022)</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BA5366">
        <w:rPr>
          <w:rFonts w:ascii="Times New Roman" w:hAnsi="Times New Roman" w:cs="Times New Roman"/>
          <w:bCs/>
          <w:iCs/>
          <w:sz w:val="24"/>
          <w:szCs w:val="24"/>
          <w:lang w:val="en-US"/>
        </w:rPr>
        <w:t>world. Moreover, the Maintenance cost of solar PV is very low as compared with other conventional</w:t>
      </w:r>
      <w:r w:rsidRPr="00BA5366">
        <w:rPr>
          <w:rFonts w:ascii="Times New Roman" w:hAnsi="Times New Roman" w:cs="Times New Roman"/>
          <w:bCs/>
          <w:i/>
          <w:sz w:val="24"/>
          <w:szCs w:val="24"/>
          <w:lang w:val="en-US"/>
        </w:rPr>
        <w:t xml:space="preserve"> sources</w:t>
      </w:r>
      <w:r w:rsidRPr="00BA5366">
        <w:rPr>
          <w:rFonts w:ascii="Times New Roman" w:hAnsi="Times New Roman" w:cs="Times New Roman"/>
          <w:bCs/>
          <w:sz w:val="24"/>
          <w:szCs w:val="24"/>
          <w:lang w:val="en-US"/>
        </w:rPr>
        <w:t>.</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id":"ITEM-1","issued":{"date-parts":[["2021"]]},"title":"Modeling and Analysis of 3MW Solar Photovoltaic Plant Using PVSyst at Islamia University of Bahawalpur , Pakistan","type":"article-journal","volume":"2021"},"uris":["http://www.mendeley.com/documents/?uuid=dea0257f-c918-4583-a709-c9d72e2c7b47"]}],"mendeley":{"formattedCitation":"(Ul et al., 2021)","plainTextFormattedCitation":"(Ul et al., 2021)","previouslyFormattedCitation":"(Ul et al., 2021)"},"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Ul et al., 2021)</w:t>
      </w:r>
      <w:r w:rsidR="0030612C" w:rsidRPr="00BA5366">
        <w:rPr>
          <w:rFonts w:ascii="Times New Roman" w:hAnsi="Times New Roman" w:cs="Times New Roman"/>
          <w:bCs/>
          <w:sz w:val="24"/>
          <w:szCs w:val="24"/>
          <w:lang w:val="en-US"/>
        </w:rPr>
        <w:fldChar w:fldCharType="end"/>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10a64558-d3d4-47d3-b16e-1c9a38be2c32"]}],"mendeley":{"formattedCitation":"(Teja et al., 2021)","plainTextFormattedCitation":"(Teja et al., 2021)","previouslyFormattedCitation":"(Teja et al., 2021)"},"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Teja et al., 2021)</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2 STATEMENT OF PROBLR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C73AD7" w:rsidRPr="00BA5366" w:rsidRDefault="00C73AD7" w:rsidP="00C73AD7">
      <w:pPr>
        <w:numPr>
          <w:ilvl w:val="1"/>
          <w:numId w:val="1"/>
        </w:numPr>
        <w:spacing w:after="0" w:line="360" w:lineRule="auto"/>
        <w:ind w:left="0" w:firstLine="0"/>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AIMS AND OBJECTIV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aim of this project is design of a off Grid connected PV system using PVSyst software while the specific objectives are to:</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Conduct a detailed assessment of the energy load requirements to ensure the system is sized correctly.</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sz w:val="24"/>
          <w:szCs w:val="24"/>
          <w:lang w:val="en-US"/>
        </w:rPr>
        <w:t>De</w:t>
      </w:r>
      <w:r w:rsidRPr="00BA5366">
        <w:rPr>
          <w:rFonts w:ascii="Times New Roman" w:hAnsi="Times New Roman" w:cs="Times New Roman"/>
          <w:bCs/>
          <w:sz w:val="24"/>
          <w:szCs w:val="24"/>
          <w:lang w:val="en-US"/>
        </w:rPr>
        <w:t>sign a cost-effective PV system that minimizes initial investment and operational costs.</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Determine the performance ratio to evaluate the overall efficiency and reliability of the system</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Minimize environmental impact by reducing greenhouse gas emissions and promoting clean energy use.</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Perform a detailed cost analysis, including initial capital expenditure, operational, and maintenance costs.</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esign an efficient battery management system to optimize battery life and performance.</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4 SIGNIFICANT OF STUD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WO</w:t>
      </w: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LITERATURE REVIEW</w:t>
      </w:r>
    </w:p>
    <w:p w:rsidR="00C73AD7" w:rsidRPr="00BA5366" w:rsidRDefault="00C73AD7" w:rsidP="00C73AD7">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0 </w:t>
      </w:r>
      <w:r w:rsidRPr="00BA5366">
        <w:rPr>
          <w:rFonts w:ascii="Times New Roman" w:hAnsi="Times New Roman" w:cs="Times New Roman"/>
          <w:b/>
          <w:sz w:val="24"/>
          <w:szCs w:val="24"/>
          <w:lang w:val="en-US"/>
        </w:rPr>
        <w:t>INT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study focuses on the design and performance analysis of an off-grid connected photovoltaic (PV) system using the PVsyst software. Off-grid systems are crucial in remote areas where grid extension is impractical or too costly. PVsyst is a widely used software tool for simulating and optimizing PV systems, providing detailed insights into their performance under various conditions.</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2.1 REVIEW OF PREVIOUS STUD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PHOTOVOLTAIC CELL</w:t>
      </w:r>
      <w:r w:rsidRPr="00BA5366">
        <w:rPr>
          <w:rFonts w:ascii="Times New Roman" w:hAnsi="Times New Roman" w:cs="Times New Roman"/>
          <w:bCs/>
          <w:sz w:val="24"/>
          <w:szCs w:val="24"/>
          <w:lang w:val="en-US"/>
        </w:rPr>
        <w:t xml:space="preserve">: Photovoltaic (PV) cells, commonly known as solar cells, are devices that convert light energy directly into electrical energy through the photovoltaic effect.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WORKING PRINCIPLE OF SOLAR PANEL:</w:t>
      </w:r>
      <w:r w:rsidRPr="00BA5366">
        <w:rPr>
          <w:rFonts w:ascii="Times New Roman" w:hAnsi="Times New Roman" w:cs="Times New Roman"/>
          <w:bCs/>
          <w:sz w:val="24"/>
          <w:szCs w:val="24"/>
          <w:lang w:val="en-US"/>
        </w:rPr>
        <w:t xml:space="preserve"> The working principle of a solar panel is based on the photovoltaic effect, which is the generation of an electric current in a material upon exposure to light. </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3C2225">
        <w:rPr>
          <w:rFonts w:ascii="Times New Roman" w:hAnsi="Times New Roman" w:cs="Times New Roman"/>
          <w:b/>
          <w:sz w:val="24"/>
          <w:szCs w:val="24"/>
          <w:lang w:val="en-US"/>
        </w:rPr>
        <w:t xml:space="preserve">2.2 </w:t>
      </w:r>
      <w:r w:rsidRPr="00BA5366">
        <w:rPr>
          <w:rFonts w:ascii="Times New Roman" w:hAnsi="Times New Roman" w:cs="Times New Roman"/>
          <w:b/>
          <w:sz w:val="24"/>
          <w:szCs w:val="24"/>
          <w:lang w:val="en-US"/>
        </w:rPr>
        <w:t>TYPES OF PV SYST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ff-Grid System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Grid-Tied (On-Grid) System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 Off-Grid Systems: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Grid-Tied (On-Grid) Systems: A grid-tied, or PV system, connects directly to the local utility grid, allowing for a seamless exchange of electricity between the solar panels and the grid. A grid-tied PV system is an efficient and cost-effective solution for integrating solar power into a </w:t>
      </w:r>
      <w:r w:rsidRPr="00BA5366">
        <w:rPr>
          <w:rFonts w:ascii="Times New Roman" w:hAnsi="Times New Roman" w:cs="Times New Roman"/>
          <w:bCs/>
          <w:sz w:val="24"/>
          <w:szCs w:val="24"/>
          <w:lang w:val="en-US"/>
        </w:rPr>
        <w:lastRenderedPageBreak/>
        <w:t>home or business, providing significant energy savings and environmental benefits while relying on the utility grid for backup.</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ILT ANGL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LATITUDE: Latitude is a geographic coordinate that specifies the north-south position of a point on the Earth's surface. It is expressed in degrees, ranging from 0° at the Equator to 90° at the poles (90° N for the North Pole and 90° S for the South Pol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ATTERY: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VERTER: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RGE CONTROLLER: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w:t>
      </w:r>
      <w:r w:rsidRPr="00BA5366">
        <w:rPr>
          <w:rFonts w:ascii="Times New Roman" w:hAnsi="Times New Roman" w:cs="Times New Roman"/>
          <w:bCs/>
          <w:sz w:val="24"/>
          <w:szCs w:val="24"/>
          <w:lang w:val="en-US"/>
        </w:rPr>
        <w:lastRenderedPageBreak/>
        <w:t>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HREE</w:t>
      </w: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RESEARCH METHODOLOGY</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1 DESCRIPTION OF THE STUDY AREA</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Kwara state is located in the North Central Geopolitical zone. kwara state is geographically located at 8.30 N,5.00E.The space area of Kwara state is 35,705 square Km and elevation of 286.86 m. The 2006 national population census figures revealed that the population of Kwara state was about 2.4 million people. Based on an estimated annual growth rate of 3.2 percent, the state’s population is projected to be about 3.04 million people.</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324475" cy="2305050"/>
            <wp:effectExtent l="0" t="0" r="9525" b="0"/>
            <wp:docPr id="1" name="Picture 17" descr="https://plos.figshare.com/ndownloader/files/31510678/preview/31510678/pre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los.figshare.com/ndownloader/files/31510678/preview/31510678/preview.jp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324475" cy="230505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 1: The map showing Kwara Stat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ource: https://www.researchgate.net/publication/316612504</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2 INSTRUMENTATION(DATA COLLE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he monthly mean daily data were collected from the Nigeria meteorological agency, federal ministry of aviation, Oshodi, Lagos State, Nigeria. The data obtained covered a period of 11 years (2012-2023). This data was used for the simulation.</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3 PVSYST SOFTWAR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Vsyst is a photovoltaic design and simulation program. It is designed to be used by architects, engineers, and researchers. It offers a user-friendly approach to develop a project. PVsyst has a large database of meteorological data for a number of sites all over the world. It also provides manual insertion of measured data for sites which are not enlisted in the software. It presents results in the form of a full report which includes specific graphs and tables. The data can be exported for use in other softwares. To obtain results, we have to provide some inputs to the software. Simulation variables in PVsyst ar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Meteorological data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irradiance in collector plan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energy factor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PV array (field) behaviour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 loss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ystem operating condition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nergy us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fficiencie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ormalized performance index.</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CHAPTER FOUR</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0</w:t>
      </w:r>
      <w:r w:rsidRPr="00BA5366">
        <w:rPr>
          <w:rFonts w:ascii="Times New Roman" w:hAnsi="Times New Roman" w:cs="Times New Roman"/>
          <w:b/>
          <w:bCs/>
          <w:sz w:val="24"/>
          <w:szCs w:val="24"/>
          <w:lang w:val="en-US"/>
        </w:rPr>
        <w:tab/>
        <w:t xml:space="preserve">RESULTS AND DISCUSS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1 Summary of Load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Detailed User's needs</w:t>
      </w:r>
    </w:p>
    <w:tbl>
      <w:tblPr>
        <w:tblW w:w="10774" w:type="dxa"/>
        <w:tblCellMar>
          <w:top w:w="238" w:type="dxa"/>
          <w:left w:w="113" w:type="dxa"/>
          <w:right w:w="409" w:type="dxa"/>
        </w:tblCellMar>
        <w:tblLook w:val="04A0"/>
      </w:tblPr>
      <w:tblGrid>
        <w:gridCol w:w="10774"/>
      </w:tblGrid>
      <w:tr w:rsidR="00C73AD7" w:rsidRPr="00BA5366" w:rsidTr="00C62D53">
        <w:tc>
          <w:tcPr>
            <w:tcW w:w="10774" w:type="dxa"/>
            <w:tcBorders>
              <w:top w:val="nil"/>
              <w:left w:val="single" w:sz="6" w:space="0" w:color="000000"/>
              <w:bottom w:val="single" w:sz="6" w:space="0" w:color="000000"/>
              <w:right w:val="single" w:sz="6"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aily household consumers, Constant over the year, average = 3003 kWh/day</w:t>
            </w:r>
          </w:p>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Annual values</w:t>
            </w:r>
            <w:r w:rsidRPr="00BA5366">
              <w:rPr>
                <w:rFonts w:ascii="Times New Roman" w:hAnsi="Times New Roman" w:cs="Times New Roman"/>
                <w:b/>
                <w:bCs/>
                <w:sz w:val="24"/>
                <w:szCs w:val="24"/>
                <w:lang w:val="en-US"/>
              </w:rPr>
              <w:tab/>
              <w:t>Hourly distribution</w:t>
            </w:r>
          </w:p>
          <w:tbl>
            <w:tblPr>
              <w:tblpPr w:vertAnchor="text" w:tblpY="-1663"/>
              <w:tblOverlap w:val="never"/>
              <w:tblW w:w="5160" w:type="dxa"/>
              <w:tblCellMar>
                <w:left w:w="48" w:type="dxa"/>
                <w:right w:w="49" w:type="dxa"/>
              </w:tblCellMar>
              <w:tblLook w:val="04A0"/>
            </w:tblPr>
            <w:tblGrid>
              <w:gridCol w:w="1826"/>
              <w:gridCol w:w="451"/>
              <w:gridCol w:w="942"/>
              <w:gridCol w:w="1004"/>
              <w:gridCol w:w="937"/>
            </w:tblGrid>
            <w:tr w:rsidR="00C73AD7" w:rsidRPr="00BA5366" w:rsidTr="00C62D53">
              <w:trPr>
                <w:trHeight w:val="329"/>
              </w:trPr>
              <w:tc>
                <w:tcPr>
                  <w:tcW w:w="2162"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b.</w:t>
                  </w:r>
                </w:p>
              </w:tc>
              <w:tc>
                <w:tcPr>
                  <w:tcW w:w="97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ower</w:t>
                  </w: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Use</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Energy</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w:t>
                  </w: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our/day</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h/day</w:t>
                  </w:r>
                </w:p>
              </w:tc>
            </w:tr>
            <w:tr w:rsidR="00C73AD7" w:rsidRPr="00BA5366" w:rsidTr="00C62D53">
              <w:trPr>
                <w:trHeight w:val="238"/>
              </w:trPr>
              <w:tc>
                <w:tcPr>
                  <w:tcW w:w="2162"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Lamps</w:t>
                  </w:r>
                </w:p>
              </w:tc>
              <w:tc>
                <w:tcPr>
                  <w:tcW w:w="427"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w:t>
                  </w:r>
                </w:p>
              </w:tc>
              <w:tc>
                <w:tcPr>
                  <w:tcW w:w="970"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2/lamp</w:t>
                  </w:r>
                </w:p>
              </w:tc>
              <w:tc>
                <w:tcPr>
                  <w:tcW w:w="871"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0</w:t>
                  </w:r>
                </w:p>
              </w:tc>
              <w:tc>
                <w:tcPr>
                  <w:tcW w:w="730"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68</w:t>
                  </w:r>
                </w:p>
              </w:tc>
            </w:tr>
            <w:tr w:rsidR="00C73AD7" w:rsidRPr="00BA5366" w:rsidTr="00C62D53">
              <w:trPr>
                <w:trHeight w:val="239"/>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V </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w:t>
                  </w:r>
                </w:p>
              </w:tc>
              <w:tc>
                <w:tcPr>
                  <w:tcW w:w="97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0/app</w:t>
                  </w: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6.0</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800</w:t>
                  </w:r>
                </w:p>
              </w:tc>
            </w:tr>
            <w:tr w:rsidR="00C73AD7" w:rsidRPr="00BA5366" w:rsidTr="00C62D53">
              <w:trPr>
                <w:trHeight w:val="240"/>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lender</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50/app</w:t>
                  </w: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5</w:t>
                  </w:r>
                </w:p>
              </w:tc>
            </w:tr>
            <w:tr w:rsidR="00C73AD7" w:rsidRPr="00BA5366" w:rsidTr="00C62D53">
              <w:trPr>
                <w:trHeight w:val="240"/>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ridge </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0000</w:t>
                  </w:r>
                </w:p>
              </w:tc>
            </w:tr>
            <w:tr w:rsidR="00C73AD7" w:rsidRPr="00BA5366" w:rsidTr="00C62D53">
              <w:trPr>
                <w:trHeight w:val="243"/>
              </w:trPr>
              <w:tc>
                <w:tcPr>
                  <w:tcW w:w="2162"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Cellphone charger</w:t>
                  </w:r>
                </w:p>
              </w:tc>
              <w:tc>
                <w:tcPr>
                  <w:tcW w:w="427"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4</w:t>
                  </w:r>
                </w:p>
              </w:tc>
              <w:tc>
                <w:tcPr>
                  <w:tcW w:w="970" w:type="dxa"/>
                  <w:tcBorders>
                    <w:top w:val="nil"/>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w:t>
                  </w:r>
                </w:p>
              </w:tc>
              <w:tc>
                <w:tcPr>
                  <w:tcW w:w="730"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80</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tand-by consumers</w:t>
                  </w: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0</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tal daily energy</w:t>
                  </w: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2947</w:t>
                  </w:r>
                </w:p>
              </w:tc>
            </w:tr>
          </w:tbl>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anchor distT="0" distB="0" distL="114300" distR="114300" simplePos="0" relativeHeight="251659264" behindDoc="0" locked="0" layoutInCell="1" allowOverlap="0">
                  <wp:simplePos x="0" y="0"/>
                  <wp:positionH relativeFrom="column">
                    <wp:posOffset>3348355</wp:posOffset>
                  </wp:positionH>
                  <wp:positionV relativeFrom="paragraph">
                    <wp:posOffset>-1103630</wp:posOffset>
                  </wp:positionV>
                  <wp:extent cx="3418205" cy="2563495"/>
                  <wp:effectExtent l="0" t="0" r="0" b="8255"/>
                  <wp:wrapNone/>
                  <wp:docPr id="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4"/>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3418205" cy="2563495"/>
                          </a:xfrm>
                          <a:prstGeom prst="rect">
                            <a:avLst/>
                          </a:prstGeom>
                          <a:noFill/>
                        </pic:spPr>
                      </pic:pic>
                    </a:graphicData>
                  </a:graphic>
                </wp:anchor>
              </w:drawing>
            </w:r>
            <w:r w:rsidRPr="00BA5366">
              <w:rPr>
                <w:rFonts w:ascii="Times New Roman" w:hAnsi="Times New Roman" w:cs="Times New Roman"/>
                <w:b/>
                <w:bCs/>
                <w:i/>
                <w:sz w:val="24"/>
                <w:szCs w:val="24"/>
                <w:lang w:val="en-US"/>
              </w:rPr>
              <w:t>TRIAL</w:t>
            </w:r>
          </w:p>
        </w:tc>
      </w:tr>
    </w:tbl>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Table 4.1. Summary of the loa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rom Table 4.1 above, the total loads of the three bedroom flat in Yakuba area, is 3002947kW and the required energy is 3003kWh/day. As a result of load forecast and for the purpose of selling the excess energy, 500kW load and its required energy of 300.3kWh/day is used for this work. This helps in determining the PV plant’s component sizes.</w:t>
      </w: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Cs/>
          <w:sz w:val="24"/>
          <w:szCs w:val="24"/>
          <w:lang w:val="en-US"/>
        </w:rPr>
        <w:t>4.2</w:t>
      </w:r>
      <w:r w:rsidRPr="00BA5366">
        <w:rPr>
          <w:rFonts w:ascii="Times New Roman" w:hAnsi="Times New Roman" w:cs="Times New Roman"/>
          <w:b/>
          <w:bCs/>
          <w:sz w:val="24"/>
          <w:szCs w:val="24"/>
          <w:lang w:val="en-US"/>
        </w:rPr>
        <w:t xml:space="preserve"> System Energy Yiel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nergy generated by the PV system as shown in table 4.3 below is 3002947Wh and this is called DC energy. The output of the inverter is 3002947kWh an is called the system yield. It is an alternating current energy that is fed to the grid. From this system yield, it is evident that the proposed plant can power , Kwara State Polytechnic which has annual energy requirement of 556,175.32kWh and the excess energy which is 558,326.68kWh, is fed to the grid for profit making.</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able 4.2 Balance and main resul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3343275"/>
            <wp:effectExtent l="0" t="0" r="0" b="9525"/>
            <wp:docPr id="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334327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able 4.2 Balance and Main Result</w:t>
      </w: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NORMALIZED P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695825" cy="2486025"/>
            <wp:effectExtent l="0" t="0" r="9525" b="9525"/>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4695825" cy="248602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1 Normalized product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is a bar chart describing electricity production in kWh/kWp. It gives the ratio of the mean daily electricity production in kWh to the rated power in kWp. The average energy loss is compared to the rated power. The figure presents that the collector losses (Lc) of the PV is 0.46 kWh/kWp/day, the systemic loss of the inverter (Ls) is 0.35 kWh/kWp/day. Finally, the mean daily capacity is 4.04 kWh/kWp/day.</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PERFORMANCE RATIO</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680970"/>
            <wp:effectExtent l="0" t="0" r="0" b="5080"/>
            <wp:docPr id="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68097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Performance Ratio</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Figure 4.2 shows the performance ratio for the Nkpolo-Oroworukwo solar grid connection at Rivers State University in Port-Harcourt. This measure is important and determines the plant's profitability. The performance ratio is 83.2%. This ratio shows that the loss is not up to 20% in the network.</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Incident irradiation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447290"/>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44729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3 Incident irradiation distribution</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Temperature vs effectiv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385060"/>
            <wp:effectExtent l="0" t="0" r="0" b="0"/>
            <wp:docPr id="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38506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4. Array Temperature vs effective </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Power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812415"/>
            <wp:effectExtent l="0" t="0" r="0" b="6985"/>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81241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5. Array Power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5. Shows that incident distribution of ApataYakubaPv Project, all data calculated from January to December. Figure 4.4 shows the Array temperature &amp; Effective irradiation of Apata Yakuba PV project. Figure 4.5 shows the Array Power distribution during Apata Yakuba Projec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Figure 4.6 shows a diagram of the losses of the solar power system. The result show that the loss of heat and global incident irradiation are high (10% and 11% respectively). The heat loss is high because ApataYakua City is located in the Northern Side of Kwara where the temperature is high compared to the standard conditions. In addition the loss of global incident is also high since the tit angle of the panel is steeper than the optional angle (10-11). However, the other losses are quite small, ranging from 0.0% to 3.2%.</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962525" cy="5962650"/>
            <wp:effectExtent l="0" t="0" r="9525"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4962525" cy="596265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lastRenderedPageBreak/>
        <w:t>CHAPTER FIVE</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BA5366">
        <w:rPr>
          <w:rFonts w:ascii="Times New Roman" w:hAnsi="Times New Roman" w:cs="Times New Roman"/>
          <w:b/>
          <w:bCs/>
          <w:sz w:val="24"/>
          <w:szCs w:val="24"/>
          <w:lang w:val="en-US"/>
        </w:rPr>
        <w:t xml:space="preserve"> Conclus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this work, an analytical study of using PV system energy in two sites of Kwara State was presented. The work discussed the possibility of connecting the PV system with the grid, while reducing the amount of reducing CO2 emissions during the production of electricity through clean energ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goal of this project is to design and simulate a propose 500kW grid-   connected PV system in order to provide a dependable, cost-effective, and clean solution for power supply shortfall at 3 Bedroom flat in Yakuba and sell the excess energy for profit making. The current grid power supply is extremely unstable and unreliable. On a daily basis, huge amount of money is spent on running generators. The simulation aims to carry out reliable references which help us analyze and select the suitable power plant operation mode.</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BA5366">
        <w:rPr>
          <w:rFonts w:ascii="Times New Roman" w:hAnsi="Times New Roman" w:cs="Times New Roman"/>
          <w:b/>
          <w:bCs/>
          <w:sz w:val="24"/>
          <w:szCs w:val="24"/>
          <w:lang w:val="en-US"/>
        </w:rPr>
        <w:t xml:space="preserve"> Recommendation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 help improve on grid connected PV systems, the following should be considere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Use high-efficiency solar panels (&gt;20%) to maximize energy p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Select deep cycle batteries with a long lifespan (&gt;10 years) for energy storag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mplement a grid-tie inverter with a built-in charge controller for efficient energy managemen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nstall a monitoring system to track performance and detect potential issu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Consider adding a backup generator for extended periods of low solar irradiance.</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ab/>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Cs/>
          <w:sz w:val="24"/>
          <w:szCs w:val="24"/>
          <w:lang w:val="en-US"/>
        </w:rPr>
      </w:pPr>
      <w:r w:rsidRPr="00BA5366">
        <w:rPr>
          <w:rFonts w:ascii="Times New Roman" w:hAnsi="Times New Roman" w:cs="Times New Roman"/>
          <w:b/>
          <w:sz w:val="24"/>
          <w:szCs w:val="24"/>
          <w:lang w:val="en-US"/>
        </w:rPr>
        <w:lastRenderedPageBreak/>
        <w:t>REFRENCES</w:t>
      </w:r>
    </w:p>
    <w:p w:rsidR="00C73AD7" w:rsidRPr="00BA5366" w:rsidRDefault="0030612C"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fldChar w:fldCharType="begin" w:fldLock="1"/>
      </w:r>
      <w:r w:rsidR="00C73AD7" w:rsidRPr="00BA5366">
        <w:rPr>
          <w:rFonts w:ascii="Times New Roman" w:hAnsi="Times New Roman" w:cs="Times New Roman"/>
          <w:bCs/>
          <w:sz w:val="24"/>
          <w:szCs w:val="24"/>
          <w:lang w:val="en-US"/>
        </w:rPr>
        <w:instrText xml:space="preserve">ADDIN Mendeley Bibliography CSL_BIBLIOGRAPHY </w:instrText>
      </w:r>
      <w:r w:rsidRPr="00BA5366">
        <w:rPr>
          <w:rFonts w:ascii="Times New Roman" w:hAnsi="Times New Roman" w:cs="Times New Roman"/>
          <w:bCs/>
          <w:sz w:val="24"/>
          <w:szCs w:val="24"/>
          <w:lang w:val="en-US"/>
        </w:rPr>
        <w:fldChar w:fldCharType="separate"/>
      </w:r>
      <w:r w:rsidR="00C73AD7" w:rsidRPr="00BA5366">
        <w:rPr>
          <w:rFonts w:ascii="Times New Roman" w:hAnsi="Times New Roman" w:cs="Times New Roman"/>
          <w:bCs/>
          <w:sz w:val="24"/>
          <w:szCs w:val="24"/>
          <w:lang w:val="en-US"/>
        </w:rPr>
        <w:t xml:space="preserve">Alabdali, Q. A., &amp; Nahhas, A. M. (2021). Simulation Study of Grid Connected Photovoltaic System Using PVsyst Software : Analytical Study for Yanbu and Rabigh Regions in Saudi Arabia. </w:t>
      </w:r>
      <w:r w:rsidR="00C73AD7" w:rsidRPr="00BA5366">
        <w:rPr>
          <w:rFonts w:ascii="Times New Roman" w:hAnsi="Times New Roman" w:cs="Times New Roman"/>
          <w:bCs/>
          <w:i/>
          <w:iCs/>
          <w:sz w:val="24"/>
          <w:szCs w:val="24"/>
          <w:lang w:val="en-US"/>
        </w:rPr>
        <w:t>American Journal of Energy Research, 2021</w:t>
      </w:r>
      <w:r w:rsidR="00C73AD7" w:rsidRPr="00BA5366">
        <w:rPr>
          <w:rFonts w:ascii="Times New Roman" w:hAnsi="Times New Roman" w:cs="Times New Roman"/>
          <w:bCs/>
          <w:sz w:val="24"/>
          <w:szCs w:val="24"/>
          <w:lang w:val="en-US"/>
        </w:rPr>
        <w:t xml:space="preserve">, </w:t>
      </w:r>
      <w:r w:rsidR="00C73AD7" w:rsidRPr="00BA5366">
        <w:rPr>
          <w:rFonts w:ascii="Times New Roman" w:hAnsi="Times New Roman" w:cs="Times New Roman"/>
          <w:bCs/>
          <w:i/>
          <w:iCs/>
          <w:sz w:val="24"/>
          <w:szCs w:val="24"/>
          <w:lang w:val="en-US"/>
        </w:rPr>
        <w:t>9</w:t>
      </w:r>
      <w:r w:rsidR="00C73AD7" w:rsidRPr="00BA5366">
        <w:rPr>
          <w:rFonts w:ascii="Times New Roman" w:hAnsi="Times New Roman" w:cs="Times New Roman"/>
          <w:bCs/>
          <w:sz w:val="24"/>
          <w:szCs w:val="24"/>
          <w:lang w:val="en-US"/>
        </w:rPr>
        <w:t>(1), 30–44. https://doi.org/10.12691/ajer-9-1-4</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lzahrani, A., Rajeh, M., &amp; Banjar, S. (2021). </w:t>
      </w:r>
      <w:r w:rsidRPr="00BA5366">
        <w:rPr>
          <w:rFonts w:ascii="Times New Roman" w:hAnsi="Times New Roman" w:cs="Times New Roman"/>
          <w:bCs/>
          <w:i/>
          <w:iCs/>
          <w:sz w:val="24"/>
          <w:szCs w:val="24"/>
          <w:lang w:val="en-US"/>
        </w:rPr>
        <w:t>Design and Simulation of a Standalone PV System for a Mosque in NEOM City</w:t>
      </w:r>
      <w:r w:rsidRPr="00BA5366">
        <w:rPr>
          <w:rFonts w:ascii="Times New Roman" w:hAnsi="Times New Roman" w:cs="Times New Roman"/>
          <w:bCs/>
          <w:sz w:val="24"/>
          <w:szCs w:val="24"/>
          <w:lang w:val="en-US"/>
        </w:rPr>
        <w:t>. 634–64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migó, L. P. (2016). </w:t>
      </w:r>
      <w:r w:rsidRPr="00BA5366">
        <w:rPr>
          <w:rFonts w:ascii="Times New Roman" w:hAnsi="Times New Roman" w:cs="Times New Roman"/>
          <w:bCs/>
          <w:i/>
          <w:iCs/>
          <w:sz w:val="24"/>
          <w:szCs w:val="24"/>
          <w:lang w:val="en-US"/>
        </w:rPr>
        <w:t>Solar Potential Assessment: Comparison Using LiDAR Data and PVsyst</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June</w:t>
      </w:r>
      <w:r w:rsidRPr="00BA5366">
        <w:rPr>
          <w:rFonts w:ascii="Times New Roman" w:hAnsi="Times New Roman" w:cs="Times New Roman"/>
          <w:bCs/>
          <w:sz w:val="24"/>
          <w:szCs w:val="24"/>
          <w:lang w:val="en-US"/>
        </w:rPr>
        <w:t>.</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BA5366">
        <w:rPr>
          <w:rFonts w:ascii="Times New Roman" w:hAnsi="Times New Roman" w:cs="Times New Roman"/>
          <w:bCs/>
          <w:i/>
          <w:iCs/>
          <w:sz w:val="24"/>
          <w:szCs w:val="24"/>
          <w:lang w:val="en-US"/>
        </w:rPr>
        <w:t>International Journal of Engineering Research &amp; Technology (IJERT) ISS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9</w:t>
      </w:r>
      <w:r w:rsidRPr="00BA5366">
        <w:rPr>
          <w:rFonts w:ascii="Times New Roman" w:hAnsi="Times New Roman" w:cs="Times New Roman"/>
          <w:bCs/>
          <w:sz w:val="24"/>
          <w:szCs w:val="24"/>
          <w:lang w:val="en-US"/>
        </w:rPr>
        <w:t>(10), 71–97.</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BA5366">
        <w:rPr>
          <w:rFonts w:ascii="Times New Roman" w:hAnsi="Times New Roman" w:cs="Times New Roman"/>
          <w:bCs/>
          <w:i/>
          <w:iCs/>
          <w:sz w:val="24"/>
          <w:szCs w:val="24"/>
          <w:lang w:val="en-US"/>
        </w:rPr>
        <w:t>© FEB 2022 | IRE Journals |</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5</w:t>
      </w:r>
      <w:r w:rsidRPr="00BA5366">
        <w:rPr>
          <w:rFonts w:ascii="Times New Roman" w:hAnsi="Times New Roman" w:cs="Times New Roman"/>
          <w:bCs/>
          <w:sz w:val="24"/>
          <w:szCs w:val="24"/>
          <w:lang w:val="en-US"/>
        </w:rPr>
        <w:t>(8), 221–22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kon, E. (2020). </w:t>
      </w:r>
      <w:r w:rsidRPr="00BA5366">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w:t>
      </w:r>
      <w:r w:rsidRPr="00BA5366">
        <w:rPr>
          <w:rFonts w:ascii="Times New Roman" w:hAnsi="Times New Roman" w:cs="Times New Roman"/>
          <w:bCs/>
          <w:sz w:val="24"/>
          <w:szCs w:val="24"/>
          <w:lang w:val="en-US"/>
        </w:rPr>
        <w:t>(7), 2819–282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Ramoliya, J. V. (2015). Performance Evaluation of Grid-connected Solar Photovoltaic plant using PVSYST Software. </w:t>
      </w:r>
      <w:r w:rsidRPr="00BA5366">
        <w:rPr>
          <w:rFonts w:ascii="Times New Roman" w:hAnsi="Times New Roman" w:cs="Times New Roman"/>
          <w:bCs/>
          <w:i/>
          <w:iCs/>
          <w:sz w:val="24"/>
          <w:szCs w:val="24"/>
          <w:lang w:val="en-US"/>
        </w:rPr>
        <w:t>JETIR1502036 Journal of Emerging Technologies and Innovative Research</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w:t>
      </w:r>
      <w:r w:rsidRPr="00BA5366">
        <w:rPr>
          <w:rFonts w:ascii="Times New Roman" w:hAnsi="Times New Roman" w:cs="Times New Roman"/>
          <w:bCs/>
          <w:sz w:val="24"/>
          <w:szCs w:val="24"/>
          <w:lang w:val="en-US"/>
        </w:rPr>
        <w:t>(2), 372–378. www.jetir.org</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rivastava, R., &amp; Giri, V. K. (2017). </w:t>
      </w:r>
      <w:r w:rsidRPr="00BA5366">
        <w:rPr>
          <w:rFonts w:ascii="Times New Roman" w:hAnsi="Times New Roman" w:cs="Times New Roman"/>
          <w:bCs/>
          <w:i/>
          <w:iCs/>
          <w:sz w:val="24"/>
          <w:szCs w:val="24"/>
          <w:lang w:val="en-US"/>
        </w:rPr>
        <w:t>Design of Grid Connected PV System Using Pvsyst</w:t>
      </w:r>
      <w:r w:rsidRPr="00BA5366">
        <w:rPr>
          <w:rFonts w:ascii="Times New Roman" w:hAnsi="Times New Roman" w:cs="Times New Roman"/>
          <w:bCs/>
          <w:sz w:val="24"/>
          <w:szCs w:val="24"/>
          <w:lang w:val="en-US"/>
        </w:rPr>
        <w:t xml:space="preserve"> (Vol. 9, Issue 2, pp. 92–96). https://doi.org/10.5829/idosi.ajbas.2017.92.96</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eja, G. D., Kumar, N. M., Teja, G. V. P., &amp; Student, M. T. (2021). </w:t>
      </w:r>
      <w:r w:rsidRPr="00BA5366">
        <w:rPr>
          <w:rFonts w:ascii="Times New Roman" w:hAnsi="Times New Roman" w:cs="Times New Roman"/>
          <w:bCs/>
          <w:i/>
          <w:iCs/>
          <w:sz w:val="24"/>
          <w:szCs w:val="24"/>
          <w:lang w:val="en-US"/>
        </w:rPr>
        <w:t>Experimental Investigation of Standalone PV System Using PVsyst Software</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6</w:t>
      </w:r>
      <w:r w:rsidRPr="00BA5366">
        <w:rPr>
          <w:rFonts w:ascii="Times New Roman" w:hAnsi="Times New Roman" w:cs="Times New Roman"/>
          <w:bCs/>
          <w:sz w:val="24"/>
          <w:szCs w:val="24"/>
          <w:lang w:val="en-US"/>
        </w:rPr>
        <w:t>(1), 1249–1254.</w:t>
      </w:r>
    </w:p>
    <w:p w:rsidR="00072901" w:rsidRDefault="00C73AD7" w:rsidP="00C73AD7">
      <w:pPr>
        <w:spacing w:after="0" w:line="360" w:lineRule="auto"/>
        <w:ind w:left="720" w:hanging="720"/>
        <w:jc w:val="both"/>
      </w:pPr>
      <w:r w:rsidRPr="00BA5366">
        <w:rPr>
          <w:rFonts w:ascii="Times New Roman" w:hAnsi="Times New Roman" w:cs="Times New Roman"/>
          <w:bCs/>
          <w:sz w:val="24"/>
          <w:szCs w:val="24"/>
          <w:lang w:val="en-US"/>
        </w:rPr>
        <w:t xml:space="preserve">Ul, F., Faiz, H., Shakoor, R., Raheem, A., Umer, F., Rasheed, N., &amp; Farhan, M. (2021). </w:t>
      </w:r>
      <w:r w:rsidRPr="00BA5366">
        <w:rPr>
          <w:rFonts w:ascii="Times New Roman" w:hAnsi="Times New Roman" w:cs="Times New Roman"/>
          <w:bCs/>
          <w:i/>
          <w:iCs/>
          <w:sz w:val="24"/>
          <w:szCs w:val="24"/>
          <w:lang w:val="en-US"/>
        </w:rPr>
        <w:t>Modeling and Analysis of 3MW Solar Photovoltaic Plant Using PVSyst at Islamia University of Bahawalpur , Pakista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021</w:t>
      </w:r>
      <w:r w:rsidRPr="00BA5366">
        <w:rPr>
          <w:rFonts w:ascii="Times New Roman" w:hAnsi="Times New Roman" w:cs="Times New Roman"/>
          <w:bCs/>
          <w:sz w:val="24"/>
          <w:szCs w:val="24"/>
          <w:lang w:val="en-US"/>
        </w:rPr>
        <w:t>.</w:t>
      </w:r>
      <w:r w:rsidR="0030612C" w:rsidRPr="00BA5366">
        <w:rPr>
          <w:rFonts w:ascii="Times New Roman" w:hAnsi="Times New Roman" w:cs="Times New Roman"/>
          <w:bCs/>
          <w:sz w:val="24"/>
          <w:szCs w:val="24"/>
          <w:lang w:val="en-US"/>
        </w:rPr>
        <w:fldChar w:fldCharType="end"/>
      </w:r>
      <w:bookmarkEnd w:id="2"/>
    </w:p>
    <w:sectPr w:rsidR="00072901" w:rsidSect="00BA5366">
      <w:footerReference w:type="even" r:id="rId20"/>
      <w:footerReference w:type="default" r:id="rId21"/>
      <w:footerReference w:type="first" r:id="rId22"/>
      <w:pgSz w:w="12240" w:h="15840"/>
      <w:pgMar w:top="1440" w:right="1440" w:bottom="1440" w:left="1440" w:header="720" w:footer="2304"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41D96" w:rsidRDefault="00F41D96" w:rsidP="00154901">
      <w:pPr>
        <w:spacing w:after="0" w:line="240" w:lineRule="auto"/>
      </w:pPr>
      <w:r>
        <w:separator/>
      </w:r>
    </w:p>
  </w:endnote>
  <w:endnote w:type="continuationSeparator" w:id="1">
    <w:p w:rsidR="00F41D96" w:rsidRDefault="00F41D96" w:rsidP="0015490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294D93">
    <w:pPr>
      <w:pStyle w:val="Footer"/>
      <w:jc w:val="center"/>
    </w:pPr>
    <w:r>
      <w:t>i</w:t>
    </w:r>
  </w:p>
  <w:p w:rsidR="00B6363D" w:rsidRDefault="00294D93">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30612C">
    <w:pPr>
      <w:pStyle w:val="Footer"/>
      <w:jc w:val="center"/>
    </w:pPr>
    <w:r>
      <w:fldChar w:fldCharType="begin"/>
    </w:r>
    <w:r w:rsidR="00294D93">
      <w:instrText xml:space="preserve"> PAGE   \* MERGEFORMAT </w:instrText>
    </w:r>
    <w:r>
      <w:fldChar w:fldCharType="separate"/>
    </w:r>
    <w:r w:rsidR="00EE788B">
      <w:rPr>
        <w:noProof/>
      </w:rPr>
      <w:t>ii</w:t>
    </w:r>
    <w:r>
      <w:fldChar w:fldCharType="end"/>
    </w:r>
  </w:p>
  <w:p w:rsidR="00B6363D" w:rsidRDefault="00F41D96">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30612C">
    <w:pPr>
      <w:pStyle w:val="Footer"/>
      <w:jc w:val="center"/>
    </w:pPr>
    <w:r>
      <w:fldChar w:fldCharType="begin"/>
    </w:r>
    <w:r w:rsidR="00294D93">
      <w:instrText xml:space="preserve"> PAGE   \* MERGEFORMAT </w:instrText>
    </w:r>
    <w:r>
      <w:fldChar w:fldCharType="separate"/>
    </w:r>
    <w:r w:rsidR="00EE788B">
      <w:rPr>
        <w:noProof/>
      </w:rPr>
      <w:t>i</w:t>
    </w:r>
    <w:r>
      <w:fldChar w:fldCharType="end"/>
    </w:r>
  </w:p>
  <w:p w:rsidR="00B6363D" w:rsidRDefault="00F41D96">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294D93">
    <w:pPr>
      <w:pStyle w:val="Footer"/>
      <w:jc w:val="center"/>
    </w:pPr>
    <w:r>
      <w:t>i</w:t>
    </w:r>
  </w:p>
  <w:p w:rsidR="00083EAB" w:rsidRDefault="00294D93">
    <w:pPr>
      <w:pStyle w:val="Footer"/>
    </w:pPr>
    <w:r>
      <w:tab/>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30612C">
    <w:pPr>
      <w:pStyle w:val="Footer"/>
      <w:jc w:val="center"/>
    </w:pPr>
    <w:r>
      <w:fldChar w:fldCharType="begin"/>
    </w:r>
    <w:r w:rsidR="00294D93">
      <w:instrText xml:space="preserve"> PAGE   \* MERGEFORMAT </w:instrText>
    </w:r>
    <w:r>
      <w:fldChar w:fldCharType="separate"/>
    </w:r>
    <w:r w:rsidR="00EE788B">
      <w:rPr>
        <w:noProof/>
      </w:rPr>
      <w:t>7</w:t>
    </w:r>
    <w:r>
      <w:fldChar w:fldCharType="end"/>
    </w:r>
  </w:p>
  <w:p w:rsidR="00083EAB" w:rsidRDefault="00F41D96">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30612C">
    <w:pPr>
      <w:pStyle w:val="Footer"/>
      <w:jc w:val="center"/>
    </w:pPr>
    <w:r>
      <w:fldChar w:fldCharType="begin"/>
    </w:r>
    <w:r w:rsidR="00294D93">
      <w:instrText xml:space="preserve"> PAGE   \* MERGEFORMAT </w:instrText>
    </w:r>
    <w:r>
      <w:fldChar w:fldCharType="separate"/>
    </w:r>
    <w:r w:rsidR="00294D93">
      <w:rPr>
        <w:noProof/>
      </w:rPr>
      <w:t>1</w:t>
    </w:r>
    <w:r>
      <w:fldChar w:fldCharType="end"/>
    </w:r>
  </w:p>
  <w:p w:rsidR="00083EAB" w:rsidRDefault="00F41D9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41D96" w:rsidRDefault="00F41D96" w:rsidP="00154901">
      <w:pPr>
        <w:spacing w:after="0" w:line="240" w:lineRule="auto"/>
      </w:pPr>
      <w:r>
        <w:separator/>
      </w:r>
    </w:p>
  </w:footnote>
  <w:footnote w:type="continuationSeparator" w:id="1">
    <w:p w:rsidR="00F41D96" w:rsidRDefault="00F41D96" w:rsidP="0015490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5266B7"/>
    <w:multiLevelType w:val="multilevel"/>
    <w:tmpl w:val="770A38BC"/>
    <w:lvl w:ilvl="0">
      <w:start w:val="1"/>
      <w:numFmt w:val="decimal"/>
      <w:lvlText w:val="%1"/>
      <w:lvlJc w:val="left"/>
      <w:pPr>
        <w:ind w:left="405" w:hanging="405"/>
      </w:pPr>
    </w:lvl>
    <w:lvl w:ilvl="1">
      <w:start w:val="3"/>
      <w:numFmt w:val="decimal"/>
      <w:lvlText w:val="%1.%2"/>
      <w:lvlJc w:val="left"/>
      <w:pPr>
        <w:ind w:left="405" w:hanging="40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
    <w:nsid w:val="61B9484D"/>
    <w:multiLevelType w:val="hybridMultilevel"/>
    <w:tmpl w:val="9F1ED4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C73AD7"/>
    <w:rsid w:val="00154901"/>
    <w:rsid w:val="0015743B"/>
    <w:rsid w:val="00173713"/>
    <w:rsid w:val="001B6464"/>
    <w:rsid w:val="001C57CA"/>
    <w:rsid w:val="001F2AAA"/>
    <w:rsid w:val="00246B28"/>
    <w:rsid w:val="0029048E"/>
    <w:rsid w:val="00294D93"/>
    <w:rsid w:val="002D304B"/>
    <w:rsid w:val="00305206"/>
    <w:rsid w:val="0030612C"/>
    <w:rsid w:val="003A6811"/>
    <w:rsid w:val="00444CA2"/>
    <w:rsid w:val="00456474"/>
    <w:rsid w:val="00474137"/>
    <w:rsid w:val="004B4F65"/>
    <w:rsid w:val="00502B66"/>
    <w:rsid w:val="005A7B0F"/>
    <w:rsid w:val="00670EDD"/>
    <w:rsid w:val="006D3C81"/>
    <w:rsid w:val="00866EBB"/>
    <w:rsid w:val="00873438"/>
    <w:rsid w:val="008B721F"/>
    <w:rsid w:val="00977A65"/>
    <w:rsid w:val="00A400A7"/>
    <w:rsid w:val="00BD7253"/>
    <w:rsid w:val="00C5064F"/>
    <w:rsid w:val="00C73AD7"/>
    <w:rsid w:val="00CD7A2B"/>
    <w:rsid w:val="00D56290"/>
    <w:rsid w:val="00D73B05"/>
    <w:rsid w:val="00E066EF"/>
    <w:rsid w:val="00E9291A"/>
    <w:rsid w:val="00EE788B"/>
    <w:rsid w:val="00F41D9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3AD7"/>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73AD7"/>
    <w:pPr>
      <w:spacing w:after="0" w:line="240" w:lineRule="auto"/>
    </w:pPr>
    <w:rPr>
      <w:rFonts w:ascii="Calibri" w:eastAsia="Calibri" w:hAnsi="Calibri"/>
      <w:lang w:val="en-GB"/>
    </w:rPr>
  </w:style>
  <w:style w:type="paragraph" w:styleId="Footer">
    <w:name w:val="footer"/>
    <w:basedOn w:val="Normal"/>
    <w:link w:val="FooterChar"/>
    <w:uiPriority w:val="99"/>
    <w:unhideWhenUsed/>
    <w:rsid w:val="00C73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AD7"/>
    <w:rPr>
      <w:lang w:val="en-ZA"/>
    </w:rPr>
  </w:style>
  <w:style w:type="paragraph" w:styleId="BalloonText">
    <w:name w:val="Balloon Text"/>
    <w:basedOn w:val="Normal"/>
    <w:link w:val="BalloonTextChar"/>
    <w:uiPriority w:val="99"/>
    <w:semiHidden/>
    <w:unhideWhenUsed/>
    <w:rsid w:val="001C57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57CA"/>
    <w:rPr>
      <w:rFonts w:ascii="Tahoma" w:hAnsi="Tahoma" w:cs="Tahoma"/>
      <w:sz w:val="16"/>
      <w:szCs w:val="16"/>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footer" Target="footer5.xml"/><Relationship Id="rId7" Type="http://schemas.openxmlformats.org/officeDocument/2006/relationships/image" Target="media/image1.jpeg"/><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0</TotalTime>
  <Pages>25</Pages>
  <Words>5788</Words>
  <Characters>32996</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6</cp:revision>
  <dcterms:created xsi:type="dcterms:W3CDTF">2025-08-12T11:04:00Z</dcterms:created>
  <dcterms:modified xsi:type="dcterms:W3CDTF">2025-10-06T13:03:00Z</dcterms:modified>
</cp:coreProperties>
</file>